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0272B" w14:textId="2A4D69F1" w:rsidR="001D39D9" w:rsidRPr="00D02012" w:rsidRDefault="00B106C2" w:rsidP="00DF7EFF">
      <w:pPr>
        <w:pStyle w:val="berschrift1"/>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DF7EFF">
      <w:pPr>
        <w:pStyle w:val="berschrift2"/>
      </w:pPr>
      <w:r w:rsidRPr="00D02012">
        <w:t>Einleitung</w:t>
      </w:r>
    </w:p>
    <w:p w14:paraId="61CAEE0C" w14:textId="40F817CB" w:rsidR="007C190F" w:rsidRPr="00D02012" w:rsidRDefault="007C190F" w:rsidP="00D02012">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56B7BD0E" w:rsidR="00C91C79" w:rsidRPr="00D02012" w:rsidRDefault="007C190F" w:rsidP="00D02012">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1"/>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2"/>
      </w:r>
      <w:r w:rsidRPr="00D02012">
        <w:rPr>
          <w:rFonts w:cstheme="minorHAnsi"/>
          <w:bCs/>
        </w:rPr>
        <w:t xml:space="preserve"> einen «Open-Letter»</w:t>
      </w:r>
      <w:r w:rsidR="00674099">
        <w:rPr>
          <w:rStyle w:val="Funotenzeichen"/>
          <w:rFonts w:cstheme="minorHAnsi"/>
          <w:bCs/>
        </w:rPr>
        <w:footnoteReference w:id="3"/>
      </w:r>
      <w:r w:rsidRPr="00D02012">
        <w:rPr>
          <w:rFonts w:cstheme="minorHAnsi"/>
          <w:bCs/>
        </w:rPr>
        <w:t>;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auf die sich dieser "Open Letter"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D02012">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D02012">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D02012">
      <w:pPr>
        <w:pStyle w:val="Listenabsatz"/>
        <w:numPr>
          <w:ilvl w:val="0"/>
          <w:numId w:val="9"/>
        </w:numPr>
        <w:spacing w:line="360" w:lineRule="auto"/>
        <w:jc w:val="both"/>
        <w:rPr>
          <w:rFonts w:cstheme="minorHAnsi"/>
        </w:rPr>
      </w:pPr>
      <w:commentRangeStart w:id="0"/>
      <w:r w:rsidRPr="00D02012">
        <w:rPr>
          <w:rFonts w:cstheme="minorHAnsi"/>
        </w:rPr>
        <w:lastRenderedPageBreak/>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commentRangeEnd w:id="0"/>
      <w:r w:rsidR="004F1A06">
        <w:rPr>
          <w:rStyle w:val="Kommentarzeichen"/>
        </w:rPr>
        <w:commentReference w:id="0"/>
      </w:r>
    </w:p>
    <w:p w14:paraId="4676EDC2" w14:textId="55D85142" w:rsidR="004F1A06" w:rsidRDefault="004F1A06" w:rsidP="00D02012">
      <w:pPr>
        <w:pStyle w:val="Listenabsatz"/>
        <w:numPr>
          <w:ilvl w:val="0"/>
          <w:numId w:val="9"/>
        </w:numPr>
        <w:spacing w:line="360" w:lineRule="auto"/>
        <w:jc w:val="both"/>
        <w:rPr>
          <w:rFonts w:cstheme="minorHAnsi"/>
        </w:rPr>
      </w:pPr>
      <w:r>
        <w:rPr>
          <w:rFonts w:cstheme="minorHAnsi"/>
        </w:rPr>
        <w:t>Es ging uns darum zu erfahren, ob die Argumente der Kritiker von AI miteinander verknüpft sind und ob sie auf gemeinsame Punkte zulaufen.</w:t>
      </w:r>
    </w:p>
    <w:p w14:paraId="1486EA93" w14:textId="2BBFAD11" w:rsidR="004F1A06" w:rsidRDefault="004F1A06" w:rsidP="00D02012">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4D148CCD" w:rsidR="008F431F" w:rsidRPr="00397363" w:rsidRDefault="004F1A06" w:rsidP="00D02012">
      <w:pPr>
        <w:pStyle w:val="Listenabsatz"/>
        <w:numPr>
          <w:ilvl w:val="0"/>
          <w:numId w:val="9"/>
        </w:numPr>
        <w:spacing w:line="360" w:lineRule="auto"/>
        <w:jc w:val="both"/>
        <w:rPr>
          <w:rFonts w:cstheme="minorHAnsi"/>
        </w:rPr>
      </w:pPr>
      <w:r>
        <w:rPr>
          <w:rFonts w:cstheme="minorHAnsi"/>
        </w:rPr>
        <w:t>Der Umgang mit der Software und allgemein der Einsatz von Software in der Philosophie war von uns von grossem Interesse.</w:t>
      </w:r>
    </w:p>
    <w:p w14:paraId="1FF212BB" w14:textId="1CC51878" w:rsidR="001D39D9" w:rsidRPr="00D02012" w:rsidRDefault="003A7FD7" w:rsidP="00DF7EFF">
      <w:pPr>
        <w:pStyle w:val="berschrift2"/>
      </w:pPr>
      <w:r w:rsidRPr="00D02012">
        <w:t>Themenfindung</w:t>
      </w:r>
      <w:r w:rsidR="008F431F" w:rsidRPr="00D02012">
        <w:t xml:space="preserve"> und Textgrundlage</w:t>
      </w:r>
    </w:p>
    <w:p w14:paraId="2803022D" w14:textId="4CC01279" w:rsidR="003A7FD7" w:rsidRPr="00D02012" w:rsidRDefault="008F431F" w:rsidP="00D02012">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proofErr w:type="gramStart"/>
      <w:r w:rsidRPr="00D02012">
        <w:rPr>
          <w:rFonts w:cstheme="minorHAnsi"/>
        </w:rPr>
        <w:t xml:space="preserve">bezüglich </w:t>
      </w:r>
      <w:r w:rsidRPr="00397363">
        <w:rPr>
          <w:rFonts w:cstheme="minorHAnsi"/>
          <w:i/>
          <w:iCs/>
        </w:rPr>
        <w:t>Bewusstsein</w:t>
      </w:r>
      <w:proofErr w:type="gramEnd"/>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F3C7940" w:rsidR="00783C70" w:rsidRPr="00D02012" w:rsidRDefault="005A0507" w:rsidP="00D02012">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6"/>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proofErr w:type="spellStart"/>
      <w:r w:rsidRPr="00397363">
        <w:rPr>
          <w:rFonts w:cstheme="minorHAnsi"/>
          <w:i/>
          <w:iCs/>
        </w:rPr>
        <w:t>OpenAI</w:t>
      </w:r>
      <w:proofErr w:type="spellEnd"/>
      <w:r w:rsidRPr="00D02012">
        <w:rPr>
          <w:rFonts w:cstheme="minorHAnsi"/>
        </w:rPr>
        <w:t xml:space="preserve"> (Entwicklung einer Open-Source-KI) und der Firma </w:t>
      </w:r>
      <w:proofErr w:type="spellStart"/>
      <w:r w:rsidRPr="00397363">
        <w:rPr>
          <w:rFonts w:cstheme="minorHAnsi"/>
          <w:i/>
          <w:iCs/>
        </w:rPr>
        <w:t>Neuralink</w:t>
      </w:r>
      <w:proofErr w:type="spellEnd"/>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754908A4" w:rsidR="00D02012" w:rsidRDefault="00783C70" w:rsidP="00D02012">
      <w:pPr>
        <w:spacing w:line="360" w:lineRule="auto"/>
        <w:jc w:val="both"/>
        <w:rPr>
          <w:rFonts w:cstheme="minorHAnsi"/>
        </w:rPr>
      </w:pPr>
      <w:r w:rsidRPr="00D02012">
        <w:rPr>
          <w:rFonts w:cstheme="minorHAnsi"/>
        </w:rPr>
        <w:lastRenderedPageBreak/>
        <w:t>Durch weitere Recherche stiessen wir auf den «Open Letter»</w:t>
      </w:r>
      <w:r w:rsidR="00E82CD2">
        <w:rPr>
          <w:rStyle w:val="Funotenzeichen"/>
          <w:rFonts w:cstheme="minorHAnsi"/>
        </w:rPr>
        <w:footnoteReference w:id="7"/>
      </w:r>
      <w:r w:rsidRPr="00D02012">
        <w:rPr>
          <w:rFonts w:cstheme="minorHAnsi"/>
        </w:rPr>
        <w:t xml:space="preserve">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welchen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Bücher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DF7EFF">
      <w:pPr>
        <w:pStyle w:val="berschrift2"/>
      </w:pPr>
      <w:r w:rsidRPr="00D97CE7">
        <w:t>Quellen</w:t>
      </w:r>
    </w:p>
    <w:p w14:paraId="24B698E7" w14:textId="4DD89D4C" w:rsidR="00D97CE7" w:rsidRDefault="00D97CE7" w:rsidP="00D02012">
      <w:pPr>
        <w:spacing w:line="360" w:lineRule="auto"/>
        <w:jc w:val="both"/>
        <w:rPr>
          <w:rFonts w:cstheme="minorHAnsi"/>
        </w:rPr>
      </w:pPr>
      <w:r>
        <w:rPr>
          <w:rFonts w:cstheme="minorHAnsi"/>
        </w:rPr>
        <w:t>Verwendete Quellen in der Karte. Kurz beschreiben, um was es darin geht.</w:t>
      </w:r>
    </w:p>
    <w:p w14:paraId="0BFBACF4" w14:textId="5126B3AD" w:rsidR="00D97CE7" w:rsidRDefault="00D97CE7" w:rsidP="00D02012">
      <w:pPr>
        <w:spacing w:line="360" w:lineRule="auto"/>
        <w:jc w:val="both"/>
        <w:rPr>
          <w:rFonts w:cstheme="minorHAnsi"/>
        </w:rPr>
      </w:pPr>
    </w:p>
    <w:p w14:paraId="54C7E60A" w14:textId="77777777" w:rsidR="00D97CE7" w:rsidRDefault="00D97CE7" w:rsidP="00D02012">
      <w:pPr>
        <w:spacing w:line="360" w:lineRule="auto"/>
        <w:jc w:val="both"/>
        <w:rPr>
          <w:rFonts w:cstheme="minorHAnsi"/>
        </w:rPr>
      </w:pPr>
    </w:p>
    <w:p w14:paraId="0B800B36" w14:textId="784BCC31" w:rsidR="00053D52" w:rsidRPr="00053D52" w:rsidRDefault="00053D52" w:rsidP="00DF7EFF">
      <w:pPr>
        <w:pStyle w:val="berschrift2"/>
      </w:pPr>
      <w:r w:rsidRPr="00053D52">
        <w:t>Organisation</w:t>
      </w:r>
    </w:p>
    <w:p w14:paraId="76F5BD7A" w14:textId="2A6C3B59" w:rsidR="00053D52" w:rsidRDefault="003C1CED" w:rsidP="00D02012">
      <w:pPr>
        <w:spacing w:line="360" w:lineRule="auto"/>
        <w:jc w:val="both"/>
        <w:rPr>
          <w:rFonts w:cstheme="minorHAnsi"/>
          <w:bCs/>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8"/>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9"/>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098F01AD" w14:textId="5E581DAE" w:rsidR="00053D52" w:rsidRPr="00053D52" w:rsidRDefault="00053D52" w:rsidP="00DF7EFF">
      <w:pPr>
        <w:pStyle w:val="berschrift2"/>
      </w:pPr>
      <w:r w:rsidRPr="00071AC8">
        <w:t xml:space="preserve">Arbeitsteilung </w:t>
      </w:r>
      <w:r w:rsidR="00D579B5">
        <w:t>und Herangehensweise and die Textgrundlage</w:t>
      </w:r>
    </w:p>
    <w:p w14:paraId="39A55CB4" w14:textId="74A0D12E" w:rsidR="00E82CD2" w:rsidRDefault="00E82CD2" w:rsidP="00D02012">
      <w:pPr>
        <w:spacing w:line="360" w:lineRule="auto"/>
        <w:jc w:val="both"/>
        <w:rPr>
          <w:rFonts w:cstheme="minorHAnsi"/>
        </w:rPr>
      </w:pPr>
      <w:r>
        <w:rPr>
          <w:rFonts w:cstheme="minorHAnsi"/>
        </w:rPr>
        <w:t>Im Team wurd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w:t>
      </w:r>
      <w:r>
        <w:rPr>
          <w:rStyle w:val="Funotenzeichen"/>
          <w:rFonts w:cstheme="minorHAnsi"/>
        </w:rPr>
        <w:footnoteReference w:id="10"/>
      </w:r>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w:t>
      </w:r>
      <w:r>
        <w:rPr>
          <w:rFonts w:cstheme="minorHAnsi"/>
        </w:rPr>
        <w:lastRenderedPageBreak/>
        <w:t xml:space="preserve">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w:t>
      </w:r>
      <w:r>
        <w:rPr>
          <w:rStyle w:val="Funotenzeichen"/>
          <w:rFonts w:cstheme="minorHAnsi"/>
        </w:rPr>
        <w:footnoteReference w:id="11"/>
      </w:r>
      <w:r>
        <w:rPr>
          <w:rFonts w:cstheme="minorHAnsi"/>
        </w:rPr>
        <w:t xml:space="preserve"> von Erik </w:t>
      </w:r>
      <w:proofErr w:type="spellStart"/>
      <w:r>
        <w:rPr>
          <w:rFonts w:cstheme="minorHAnsi"/>
        </w:rPr>
        <w:t>Brynjolfsson</w:t>
      </w:r>
      <w:proofErr w:type="spellEnd"/>
      <w:r>
        <w:rPr>
          <w:rFonts w:cstheme="minorHAnsi"/>
        </w:rPr>
        <w:t xml:space="preserve">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D02012">
      <w:pPr>
        <w:spacing w:line="360" w:lineRule="auto"/>
        <w:jc w:val="both"/>
        <w:rPr>
          <w:rFonts w:cstheme="minorHAnsi"/>
          <w:bCs/>
        </w:rPr>
      </w:pPr>
      <w:r>
        <w:rPr>
          <w:rFonts w:cstheme="minorHAnsi"/>
          <w:bCs/>
        </w:rPr>
        <w:t>Zudem haben wir verschiedene Themengebiete aus dem «Open Letter» gewählt, welche uns relevant erschienen. Es war klar, dass wir nicht auf alle Themen eingehen können, da dies den Rahmen der Arbeit gesprengt hätte. So entschieden wir uns, weitere selektive Artikel zu den Themen Militär, Wirtschaft, und Computer Science zu analysieren.</w:t>
      </w:r>
    </w:p>
    <w:p w14:paraId="7109BD6B" w14:textId="7315A8F7" w:rsidR="00AC47DA" w:rsidRPr="00AC47DA" w:rsidRDefault="00AC47DA" w:rsidP="00DF7EFF">
      <w:pPr>
        <w:pStyle w:val="berschrift2"/>
      </w:pPr>
      <w:r w:rsidRPr="00AC47DA">
        <w:t>Erste Erkenntnisse</w:t>
      </w:r>
    </w:p>
    <w:p w14:paraId="2468441D" w14:textId="528D4BA6" w:rsidR="00AC47DA" w:rsidRDefault="00AC47DA" w:rsidP="00D02012">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08B25CCE" w:rsidR="007576A1" w:rsidRDefault="007576A1" w:rsidP="00D02012">
      <w:pPr>
        <w:spacing w:line="360" w:lineRule="auto"/>
        <w:jc w:val="both"/>
        <w:rPr>
          <w:rFonts w:cstheme="minorHAnsi"/>
        </w:rPr>
      </w:pPr>
      <w:r>
        <w:rPr>
          <w:rFonts w:cstheme="minorHAnsi"/>
        </w:rPr>
        <w:t>Die Rekonstruktion hat aber einige Schwierigkeiten aufgezeigt. So ist es oft nicht einfach ein komplettes Argument aus einer spezifischen Textstelle herauszukristallisieren. Die Argumente aus dem Buch «</w:t>
      </w:r>
      <w:proofErr w:type="spellStart"/>
      <w:r>
        <w:rPr>
          <w:rFonts w:cstheme="minorHAnsi"/>
        </w:rPr>
        <w:t>Superintelligence</w:t>
      </w:r>
      <w:proofErr w:type="spellEnd"/>
      <w:r>
        <w:rPr>
          <w:rFonts w:cstheme="minorHAnsi"/>
        </w:rPr>
        <w:t xml:space="preserve">» strecken sich über mehrere Kapitel hinweg. Zudem ist es nicht </w:t>
      </w:r>
      <w:proofErr w:type="gramStart"/>
      <w:r>
        <w:rPr>
          <w:rFonts w:cstheme="minorHAnsi"/>
        </w:rPr>
        <w:t>ganz ersichtlich</w:t>
      </w:r>
      <w:proofErr w:type="gramEnd"/>
      <w:r>
        <w:rPr>
          <w:rFonts w:cstheme="minorHAnsi"/>
        </w:rPr>
        <w:t xml:space="preserve">, welche Argumente in andere greifen. </w:t>
      </w:r>
      <w:commentRangeStart w:id="1"/>
      <w:r>
        <w:rPr>
          <w:rFonts w:cstheme="minorHAnsi"/>
        </w:rPr>
        <w:t xml:space="preserve">Der Einfachheit halber und um die Lesbarkeit der Karte nicht unnötig zu strapazieren, haben wir die Argumente möglichst isoliert gehalten. So unterstützt das Argument «Strategischer Vorteil» einer Superintelligenz zwar «Zukunft verändern» und «Globale Zerstörung», wir haben aber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commentRangeEnd w:id="1"/>
      <w:r w:rsidR="00325F8A">
        <w:rPr>
          <w:rStyle w:val="Kommentarzeichen"/>
        </w:rPr>
        <w:commentReference w:id="1"/>
      </w:r>
    </w:p>
    <w:p w14:paraId="1B0810E8" w14:textId="5CB7ABCE" w:rsidR="00930336" w:rsidRDefault="00930336" w:rsidP="00D02012">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D02012">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w:t>
      </w:r>
      <w:r>
        <w:rPr>
          <w:rFonts w:cstheme="minorHAnsi"/>
        </w:rPr>
        <w:lastRenderedPageBreak/>
        <w:t xml:space="preserve">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D02012">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063D7B54" w:rsidR="00376314" w:rsidRDefault="00FC396E" w:rsidP="00D02012">
      <w:pPr>
        <w:spacing w:line="360" w:lineRule="auto"/>
        <w:jc w:val="both"/>
        <w:rPr>
          <w:rFonts w:cstheme="minorHAnsi"/>
        </w:rPr>
      </w:pPr>
      <w:r>
        <w:rPr>
          <w:rFonts w:cstheme="minorHAnsi"/>
        </w:rPr>
        <w:t xml:space="preserve">Die resultierende Karte zeigte auch ein weiteres Problem auf: </w:t>
      </w:r>
      <w:r w:rsidR="005A6B4C">
        <w:rPr>
          <w:rFonts w:cstheme="minorHAnsi"/>
        </w:rPr>
        <w:t xml:space="preserve">Wir hatten nun eine sehr breite Karte mit verschiedenen Gruppen, welche alle auf eine einzelne </w:t>
      </w:r>
      <w:proofErr w:type="spellStart"/>
      <w:r w:rsidR="005A6B4C">
        <w:rPr>
          <w:rFonts w:cstheme="minorHAnsi"/>
        </w:rPr>
        <w:t>Haupthese</w:t>
      </w:r>
      <w:proofErr w:type="spellEnd"/>
      <w:r w:rsidR="005A6B4C">
        <w:rPr>
          <w:rFonts w:cstheme="minorHAnsi"/>
        </w:rPr>
        <w:t xml:space="preserv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7FB0F1B8" w14:textId="12F889D3" w:rsidR="00A658E5" w:rsidRDefault="00A658E5" w:rsidP="00A658E5">
      <w:pPr>
        <w:pStyle w:val="berschrift2"/>
      </w:pPr>
      <w:r>
        <w:t>Technisches</w:t>
      </w:r>
    </w:p>
    <w:p w14:paraId="6BEE6508" w14:textId="14A515E2" w:rsidR="00AB3376" w:rsidRDefault="00AB3376" w:rsidP="00A658E5">
      <w:pPr>
        <w:pStyle w:val="berschrift3"/>
      </w:pPr>
      <w:proofErr w:type="spellStart"/>
      <w:r>
        <w:t>Argdown</w:t>
      </w:r>
      <w:proofErr w:type="spellEnd"/>
    </w:p>
    <w:p w14:paraId="1C454D8E" w14:textId="30620047" w:rsidR="00AB3376" w:rsidRDefault="00AB3376" w:rsidP="00AB3376">
      <w:r>
        <w:t xml:space="preserve">Die Arbeit mit </w:t>
      </w:r>
      <w:proofErr w:type="spellStart"/>
      <w:r>
        <w:t>Argdown</w:t>
      </w:r>
      <w:proofErr w:type="spellEnd"/>
      <w:r>
        <w:t xml:space="preserve"> gestaltete sich dank der </w:t>
      </w:r>
      <w:r w:rsidR="00D93233">
        <w:t>ausführlichen</w:t>
      </w:r>
      <w:r>
        <w:t xml:space="preserve"> Dokumentation recht gut. Die sehr grosse Flexibilität nutzten wir anfangs </w:t>
      </w:r>
      <w:r w:rsidR="00B9299E">
        <w:t>aus,</w:t>
      </w:r>
      <w:r>
        <w:t xml:space="preserve"> um schlicht Karten zu zeichnen und Relationen manuell zu erstellen, um dann später </w:t>
      </w:r>
      <w:r w:rsidR="00B9299E">
        <w:t xml:space="preserve">saubere deduktive Argumente aufzustellen und </w:t>
      </w:r>
      <w:proofErr w:type="spellStart"/>
      <w:r w:rsidR="00B9299E">
        <w:t>Argdown</w:t>
      </w:r>
      <w:proofErr w:type="spellEnd"/>
      <w:r w:rsidR="00B9299E">
        <w:t xml:space="preserve"> möglichst selbst die Relationen ziehen zu lassen. Dies funktionierte erstaunlich gut und einfach. Einzig die Darstellung der Karte war zeitraubend, da es nicht möglich ist, den Rang von Argumenten oder Thesen selbst zu setzen, ist man etwas auf die </w:t>
      </w:r>
      <w:proofErr w:type="spellStart"/>
      <w:r w:rsidR="00B9299E">
        <w:t>Graphviz</w:t>
      </w:r>
      <w:proofErr w:type="spellEnd"/>
      <w:r w:rsidR="00B9299E">
        <w:t xml:space="preserve">-Engine angewiesen. Nachdem von uns ein Fehler identifiziert wurde, haben wir diesen direkt auf </w:t>
      </w:r>
      <w:proofErr w:type="spellStart"/>
      <w:r w:rsidR="00B9299E">
        <w:t>Github</w:t>
      </w:r>
      <w:proofErr w:type="spellEnd"/>
      <w:r w:rsidR="00B9299E">
        <w:t xml:space="preserve"> dem Entwickler gemeldet und wollen bei der Lösung des Problems helfen. Beim Fehler handelt es sich um eine Falsch-Setzung des Rangs eines Punktes auf der Karte, wenn die Beziehung dieses Punktes an der falschen Stelle im Code geschieht. </w:t>
      </w:r>
      <w:r w:rsidR="005F2516">
        <w:t xml:space="preserve">Details zum Fehler finden Sie im </w:t>
      </w:r>
      <w:proofErr w:type="spellStart"/>
      <w:r w:rsidR="005F2516">
        <w:t>Issue</w:t>
      </w:r>
      <w:proofErr w:type="spellEnd"/>
      <w:r w:rsidR="005F2516">
        <w:t xml:space="preserve"> auf </w:t>
      </w:r>
      <w:proofErr w:type="spellStart"/>
      <w:r w:rsidR="005F2516">
        <w:t>Github</w:t>
      </w:r>
      <w:proofErr w:type="spellEnd"/>
      <w:r w:rsidR="005F2516">
        <w:t xml:space="preserve">. </w:t>
      </w:r>
      <w:r w:rsidR="005F2516">
        <w:fldChar w:fldCharType="begin"/>
      </w:r>
      <w:r w:rsidR="005F2516">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rsidR="005F2516">
        <w:fldChar w:fldCharType="separate"/>
      </w:r>
      <w:r w:rsidR="005F2516" w:rsidRPr="005F2516">
        <w:rPr>
          <w:rFonts w:ascii="Calibri" w:hAnsi="Calibri" w:cs="Calibri"/>
        </w:rPr>
        <w:t>(Flick &amp; Voigt 2020)</w:t>
      </w:r>
      <w:r w:rsidR="005F2516">
        <w:fldChar w:fldCharType="end"/>
      </w:r>
    </w:p>
    <w:p w14:paraId="1A02A408" w14:textId="5DBCE1D4" w:rsidR="005F2516" w:rsidRDefault="004A7F68" w:rsidP="00AB3376">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w:t>
      </w:r>
      <w:r w:rsidR="00115BAB">
        <w:t>,</w:t>
      </w:r>
      <w:r>
        <w:t xml:space="preserve"> an </w:t>
      </w:r>
      <w:proofErr w:type="gramStart"/>
      <w:r>
        <w:t>der Sebastian</w:t>
      </w:r>
      <w:proofErr w:type="gramEnd"/>
      <w:r>
        <w:t xml:space="preserve"> arbeitete und eine dritte Datei, die die beiden Dateien zusammenfügte und einige Thesen mit der Hauptthese verband. In einem .</w:t>
      </w:r>
      <w:proofErr w:type="spellStart"/>
      <w:proofErr w:type="gramStart"/>
      <w:r>
        <w:t>config.json</w:t>
      </w:r>
      <w:proofErr w:type="spellEnd"/>
      <w:proofErr w:type="gramEnd"/>
      <w:r>
        <w:t xml:space="preserve">-File </w:t>
      </w:r>
      <w:r w:rsidR="00115BAB">
        <w:t>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32305BC8" w14:textId="1601D540" w:rsidR="00A658E5" w:rsidRDefault="00A658E5" w:rsidP="00A658E5">
      <w:pPr>
        <w:pStyle w:val="berschrift3"/>
      </w:pPr>
      <w:proofErr w:type="spellStart"/>
      <w:r>
        <w:t>Git</w:t>
      </w:r>
      <w:proofErr w:type="spellEnd"/>
    </w:p>
    <w:p w14:paraId="5F5EBA56" w14:textId="3BF2A14D" w:rsidR="00A658E5" w:rsidRDefault="00A658E5" w:rsidP="00A658E5">
      <w:r>
        <w:t xml:space="preserve">Wir bereuen die Entscheidung nicht, ein </w:t>
      </w:r>
      <w:proofErr w:type="spellStart"/>
      <w:r>
        <w:t>Git</w:t>
      </w:r>
      <w:proofErr w:type="spellEnd"/>
      <w:r>
        <w:t xml:space="preserve">-Repository für das Projekt erstellt zu haben. Dies ermöglicht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w:t>
      </w:r>
      <w:proofErr w:type="spellStart"/>
      <w:r>
        <w:t>git</w:t>
      </w:r>
      <w:proofErr w:type="spellEnd"/>
      <w:r>
        <w:t xml:space="preserve"> zu schreiben.</w:t>
      </w:r>
    </w:p>
    <w:p w14:paraId="6622DC9D" w14:textId="3071CEAC" w:rsidR="00A658E5" w:rsidRDefault="00A658E5" w:rsidP="00A658E5">
      <w:pPr>
        <w:pStyle w:val="berschrift3"/>
      </w:pPr>
      <w:proofErr w:type="spellStart"/>
      <w:r>
        <w:lastRenderedPageBreak/>
        <w:t>Markdown</w:t>
      </w:r>
      <w:proofErr w:type="spellEnd"/>
    </w:p>
    <w:p w14:paraId="19127AD2" w14:textId="26F6187C" w:rsidR="00A658E5" w:rsidRDefault="00A658E5" w:rsidP="00A658E5">
      <w:proofErr w:type="spellStart"/>
      <w:r>
        <w:t>Denr</w:t>
      </w:r>
      <w:proofErr w:type="spellEnd"/>
      <w:r>
        <w:t xml:space="preserve"> etwas ambitionierte Plan, in diesem Projekt direkt jeden Text in </w:t>
      </w:r>
      <w:proofErr w:type="spellStart"/>
      <w:r>
        <w:t>Markdown</w:t>
      </w:r>
      <w:proofErr w:type="spellEnd"/>
      <w:r>
        <w:t xml:space="preserve"> zu schreiben, mussten wir leider aufgeben. Zu gross war die Gewohnheit eine Word-Datei zu erstellen.</w:t>
      </w:r>
    </w:p>
    <w:p w14:paraId="4A160817" w14:textId="1AE0C53C" w:rsidR="00A658E5" w:rsidRDefault="006D7A80" w:rsidP="00A658E5">
      <w:r>
        <w:t xml:space="preserve">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3BFB578E" w14:textId="1989B832" w:rsidR="00216F21" w:rsidRDefault="00216F21" w:rsidP="00216F21">
      <w:pPr>
        <w:pStyle w:val="berschrift2"/>
      </w:pPr>
      <w:r>
        <w:t>Ergebnisse</w:t>
      </w:r>
    </w:p>
    <w:p w14:paraId="2437991B" w14:textId="5F02FB74" w:rsidR="00D93233" w:rsidRPr="00C91F32" w:rsidRDefault="008C24EF" w:rsidP="00216F21">
      <w:pPr>
        <w:rPr>
          <w:rFonts w:ascii="Calibri" w:hAnsi="Calibri" w:cs="Calibri"/>
        </w:rPr>
      </w:pPr>
      <w:r>
        <w:t xml:space="preserve">Gerne möchte ich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proofErr w:type="spellStart"/>
      <w:r w:rsidRPr="008C24EF">
        <w:rPr>
          <w:rFonts w:ascii="Calibri" w:hAnsi="Calibri" w:cs="Calibri"/>
        </w:rPr>
        <w:t>Brynjolfsson</w:t>
      </w:r>
      <w:proofErr w:type="spellEnd"/>
      <w:r w:rsidRPr="008C24EF">
        <w:rPr>
          <w:rFonts w:ascii="Calibri" w:hAnsi="Calibri" w:cs="Calibri"/>
        </w:rPr>
        <w:t xml:space="preserve"> &amp; McAfee 2014</w:t>
      </w:r>
      <w:r>
        <w:rPr>
          <w:rFonts w:ascii="Calibri" w:hAnsi="Calibri" w:cs="Calibri"/>
        </w:rPr>
        <w:t xml:space="preserve"> und</w:t>
      </w:r>
      <w:r w:rsidRPr="008C24EF">
        <w:rPr>
          <w:rFonts w:ascii="Calibri" w:hAnsi="Calibri" w:cs="Calibri"/>
        </w:rPr>
        <w:t xml:space="preserve"> </w:t>
      </w:r>
      <w:proofErr w:type="spellStart"/>
      <w:r w:rsidRPr="008C24EF">
        <w:rPr>
          <w:rFonts w:ascii="Calibri" w:hAnsi="Calibri" w:cs="Calibri"/>
        </w:rPr>
        <w:t>Mokyr</w:t>
      </w:r>
      <w:proofErr w:type="spellEnd"/>
      <w:r w:rsidRPr="008C24EF">
        <w:rPr>
          <w:rFonts w:ascii="Calibri" w:hAnsi="Calibri" w:cs="Calibri"/>
        </w:rPr>
        <w:t xml:space="preserve"> 2014</w:t>
      </w:r>
      <w:r>
        <w:fldChar w:fldCharType="end"/>
      </w:r>
      <w:r>
        <w:t xml:space="preserve">. Die These besagt, dass durch die Entwicklung von AI ein labiles Wirtschaftssystem entsteht </w:t>
      </w:r>
      <w:proofErr w:type="gramStart"/>
      <w:r>
        <w:t>in dem einzelne Akteure</w:t>
      </w:r>
      <w:proofErr w:type="gramEnd"/>
      <w:r>
        <w:t xml:space="preserve"> extreme Macht besitzen. </w:t>
      </w:r>
      <w:proofErr w:type="spellStart"/>
      <w:r w:rsidR="00D93233" w:rsidRPr="008C24EF">
        <w:rPr>
          <w:rFonts w:ascii="Calibri" w:hAnsi="Calibri" w:cs="Calibri"/>
        </w:rPr>
        <w:t>Brynjolfsson</w:t>
      </w:r>
      <w:proofErr w:type="spellEnd"/>
      <w:r w:rsidR="00D93233" w:rsidRPr="008C24EF">
        <w:rPr>
          <w:rFonts w:ascii="Calibri" w:hAnsi="Calibri" w:cs="Calibri"/>
        </w:rPr>
        <w:t xml:space="preserve">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Pr>
          <w:rFonts w:ascii="Calibri" w:hAnsi="Calibri" w:cs="Calibri"/>
          <w:i/>
          <w:iCs/>
        </w:rPr>
        <w:t xml:space="preserve">&lt;strong </w:t>
      </w:r>
      <w:proofErr w:type="spellStart"/>
      <w:r w:rsidR="00D93233">
        <w:rPr>
          <w:rFonts w:ascii="Calibri" w:hAnsi="Calibri" w:cs="Calibri"/>
          <w:i/>
          <w:iCs/>
        </w:rPr>
        <w:t>bounty</w:t>
      </w:r>
      <w:proofErr w:type="spellEnd"/>
      <w:r w:rsidR="00D93233">
        <w:rPr>
          <w:rFonts w:ascii="Calibri" w:hAnsi="Calibri" w:cs="Calibri"/>
          <w:i/>
          <w:iCs/>
        </w:rPr>
        <w:t>&gt;-Argument</w:t>
      </w:r>
      <w:r w:rsidR="00D93233">
        <w:rPr>
          <w:rFonts w:ascii="Calibri" w:hAnsi="Calibri" w:cs="Calibri"/>
        </w:rPr>
        <w:t xml:space="preserve">. </w:t>
      </w:r>
      <w:r w:rsidR="00EF1CB0">
        <w:rPr>
          <w:rFonts w:ascii="Calibri" w:hAnsi="Calibri" w:cs="Calibri"/>
        </w:rPr>
        <w:t>Es versucht zu zeigen, dass das entstehende Ungleichgewicht nicht relev</w:t>
      </w:r>
      <w:bookmarkStart w:id="2" w:name="_GoBack"/>
      <w:bookmarkEnd w:id="2"/>
      <w:r w:rsidR="00EF1CB0">
        <w:rPr>
          <w:rFonts w:ascii="Calibri" w:hAnsi="Calibri" w:cs="Calibri"/>
        </w:rPr>
        <w:t xml:space="preserve">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w:t>
      </w:r>
      <w:r w:rsidR="00C91F32">
        <w:rPr>
          <w:rFonts w:ascii="Calibri" w:hAnsi="Calibri" w:cs="Calibri"/>
        </w:rPr>
        <w:t>Die wichtigste Prämisse des Arguments – [</w:t>
      </w:r>
      <w:r w:rsidR="00C91F32" w:rsidRPr="005933CC">
        <w:rPr>
          <w:rFonts w:ascii="Calibri" w:hAnsi="Calibri" w:cs="Calibri"/>
        </w:rPr>
        <w:t>Arme profitieren</w:t>
      </w:r>
      <w:r w:rsidR="00C91F32">
        <w:rPr>
          <w:rFonts w:ascii="Calibri" w:hAnsi="Calibri" w:cs="Calibri"/>
        </w:rPr>
        <w:t>] –</w:t>
      </w:r>
      <w:r w:rsidR="00C91F32">
        <w:rPr>
          <w:rFonts w:ascii="Calibri" w:hAnsi="Calibri" w:cs="Calibri"/>
        </w:rPr>
        <w:t xml:space="preserve">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proofErr w:type="spellStart"/>
      <w:r w:rsidR="00C91F32" w:rsidRPr="008C24EF">
        <w:rPr>
          <w:rFonts w:ascii="Calibri" w:hAnsi="Calibri" w:cs="Calibri"/>
        </w:rPr>
        <w:t>Brynjolfsson</w:t>
      </w:r>
      <w:proofErr w:type="spellEnd"/>
      <w:r w:rsidR="00C91F32" w:rsidRPr="008C24EF">
        <w:rPr>
          <w:rFonts w:ascii="Calibri" w:hAnsi="Calibri" w:cs="Calibri"/>
        </w:rPr>
        <w:t xml:space="preserve"> &amp; McAfee</w:t>
      </w:r>
      <w:r w:rsidR="00C91F32">
        <w:rPr>
          <w:rFonts w:ascii="Calibri" w:hAnsi="Calibri" w:cs="Calibri"/>
        </w:rPr>
        <w:t xml:space="preserve"> angegriffen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proofErr w:type="spellStart"/>
      <w:r w:rsidR="003405C2" w:rsidRPr="008C24EF">
        <w:rPr>
          <w:rFonts w:ascii="Calibri" w:hAnsi="Calibri" w:cs="Calibri"/>
        </w:rPr>
        <w:t>Brynjolfsson</w:t>
      </w:r>
      <w:proofErr w:type="spellEnd"/>
      <w:r w:rsidR="003405C2" w:rsidRPr="008C24EF">
        <w:rPr>
          <w:rFonts w:ascii="Calibri" w:hAnsi="Calibri" w:cs="Calibri"/>
        </w:rPr>
        <w:t xml:space="preserve">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3EFC347" w14:textId="7D99C17B" w:rsidR="00376314" w:rsidRPr="005A6B4C" w:rsidRDefault="00376314" w:rsidP="00DF7EFF">
      <w:pPr>
        <w:pStyle w:val="berschrift2"/>
      </w:pPr>
      <w:r w:rsidRPr="005A6B4C">
        <w:t>Präsentation und Feedback</w:t>
      </w:r>
    </w:p>
    <w:p w14:paraId="3040D377" w14:textId="6ADC63A6" w:rsidR="00252BBB" w:rsidRDefault="005A6B4C" w:rsidP="00D02012">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991F47" w:rsidP="00D02012">
      <w:pPr>
        <w:spacing w:line="360" w:lineRule="auto"/>
        <w:jc w:val="both"/>
        <w:rPr>
          <w:rFonts w:cstheme="minorHAnsi"/>
        </w:rPr>
      </w:pPr>
    </w:p>
    <w:p w14:paraId="6FC0E4C6" w14:textId="5EAB80CC" w:rsidR="00991F47" w:rsidRPr="00AB3376" w:rsidRDefault="00991F47" w:rsidP="00DF7EFF">
      <w:pPr>
        <w:pStyle w:val="berschrift2"/>
        <w:rPr>
          <w:lang w:val="en-US"/>
        </w:rPr>
      </w:pPr>
      <w:proofErr w:type="spellStart"/>
      <w:r w:rsidRPr="00AB3376">
        <w:rPr>
          <w:lang w:val="en-US"/>
        </w:rPr>
        <w:t>Fazit</w:t>
      </w:r>
      <w:proofErr w:type="spellEnd"/>
    </w:p>
    <w:p w14:paraId="7478F6CF" w14:textId="5FA16832" w:rsidR="00991F47" w:rsidRPr="00AB3376" w:rsidRDefault="00991F47" w:rsidP="00D02012">
      <w:pPr>
        <w:spacing w:line="360" w:lineRule="auto"/>
        <w:jc w:val="both"/>
        <w:rPr>
          <w:rFonts w:cstheme="minorHAnsi"/>
          <w:lang w:val="en-US"/>
        </w:rPr>
      </w:pPr>
    </w:p>
    <w:p w14:paraId="4E272FE3" w14:textId="77777777" w:rsidR="00991F47" w:rsidRPr="00AB3376" w:rsidRDefault="00991F47" w:rsidP="00D02012">
      <w:pPr>
        <w:spacing w:line="360" w:lineRule="auto"/>
        <w:jc w:val="both"/>
        <w:rPr>
          <w:rFonts w:cstheme="minorHAnsi"/>
          <w:lang w:val="en-US"/>
        </w:rPr>
      </w:pPr>
    </w:p>
    <w:p w14:paraId="28AB02D8" w14:textId="77777777" w:rsidR="003C1CED" w:rsidRPr="00AB3376" w:rsidRDefault="003C1CED">
      <w:pPr>
        <w:rPr>
          <w:rFonts w:cstheme="minorHAnsi"/>
          <w:b/>
          <w:bCs/>
          <w:lang w:val="en-US"/>
        </w:rPr>
      </w:pPr>
      <w:r w:rsidRPr="00AB3376">
        <w:rPr>
          <w:rFonts w:cstheme="minorHAnsi"/>
          <w:b/>
          <w:bCs/>
          <w:lang w:val="en-US"/>
        </w:rPr>
        <w:br w:type="page"/>
      </w:r>
    </w:p>
    <w:p w14:paraId="00931520" w14:textId="0DBD0D11" w:rsidR="004700C5" w:rsidRPr="00F34BFB" w:rsidRDefault="003C1CED" w:rsidP="00D02012">
      <w:pPr>
        <w:spacing w:line="360" w:lineRule="auto"/>
        <w:jc w:val="both"/>
        <w:rPr>
          <w:rFonts w:cstheme="minorHAnsi"/>
          <w:b/>
          <w:bCs/>
          <w:lang w:val="fr-CH"/>
        </w:rPr>
      </w:pPr>
      <w:proofErr w:type="spellStart"/>
      <w:proofErr w:type="gramStart"/>
      <w:r w:rsidRPr="00F34BFB">
        <w:rPr>
          <w:rFonts w:cstheme="minorHAnsi"/>
          <w:b/>
          <w:bCs/>
          <w:lang w:val="fr-CH"/>
        </w:rPr>
        <w:lastRenderedPageBreak/>
        <w:t>Bibliografie</w:t>
      </w:r>
      <w:proofErr w:type="spellEnd"/>
      <w:r w:rsidR="004700C5" w:rsidRPr="00F34BFB">
        <w:rPr>
          <w:rFonts w:cstheme="minorHAnsi"/>
          <w:b/>
          <w:bCs/>
          <w:lang w:val="fr-CH"/>
        </w:rPr>
        <w:t>:</w:t>
      </w:r>
      <w:proofErr w:type="gramEnd"/>
    </w:p>
    <w:p w14:paraId="3B5418DF" w14:textId="48244269" w:rsidR="004700C5" w:rsidRPr="004F1A06" w:rsidRDefault="004700C5" w:rsidP="00D02012">
      <w:pPr>
        <w:spacing w:line="360" w:lineRule="auto"/>
        <w:jc w:val="both"/>
        <w:rPr>
          <w:rFonts w:cstheme="minorHAnsi"/>
          <w:lang w:val="en-US"/>
        </w:rPr>
      </w:pPr>
      <w:r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D02012">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D02012">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D02012">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D02012">
      <w:pPr>
        <w:spacing w:line="360" w:lineRule="auto"/>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D02012">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D02012">
      <w:pPr>
        <w:spacing w:line="360" w:lineRule="auto"/>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D02012">
      <w:pPr>
        <w:spacing w:line="360" w:lineRule="auto"/>
        <w:rPr>
          <w:rFonts w:cstheme="minorHAnsi"/>
          <w:lang w:val="en-US"/>
        </w:rPr>
      </w:pPr>
    </w:p>
    <w:p w14:paraId="603F3A4B" w14:textId="0E3BE1B2" w:rsidR="00053D52" w:rsidRPr="004F1A06" w:rsidRDefault="00053D52" w:rsidP="00991F47">
      <w:pPr>
        <w:spacing w:line="360" w:lineRule="auto"/>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11"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07.2020).</w:t>
      </w:r>
    </w:p>
    <w:p w14:paraId="522BF2D4" w14:textId="0B4F413F" w:rsidR="00991F47" w:rsidRDefault="00991F47" w:rsidP="00991F47">
      <w:pPr>
        <w:spacing w:line="360" w:lineRule="auto"/>
      </w:pPr>
      <w:proofErr w:type="spellStart"/>
      <w:r>
        <w:t>Github</w:t>
      </w:r>
      <w:proofErr w:type="spellEnd"/>
      <w:r>
        <w:t xml:space="preserve"> </w:t>
      </w:r>
      <w:proofErr w:type="spellStart"/>
      <w:r>
        <w:t>repository</w:t>
      </w:r>
      <w:proofErr w:type="spellEnd"/>
      <w:r>
        <w:t xml:space="preserve">, online unter: </w:t>
      </w:r>
      <w:hyperlink r:id="rId12" w:history="1">
        <w:r w:rsidRPr="00B10BB4">
          <w:rPr>
            <w:rStyle w:val="Hyperlink"/>
          </w:rPr>
          <w:t>https://github.com/flicksolutions/musk</w:t>
        </w:r>
      </w:hyperlink>
      <w:r>
        <w:t xml:space="preserve"> (Zugriff: 10.07.2020).</w:t>
      </w:r>
    </w:p>
    <w:p w14:paraId="16B94DC8" w14:textId="2106FC94" w:rsidR="00991F47" w:rsidRPr="00D02012" w:rsidRDefault="00991F47" w:rsidP="00991F47">
      <w:pPr>
        <w:spacing w:line="360" w:lineRule="auto"/>
        <w:rPr>
          <w:rFonts w:cstheme="minorHAnsi"/>
        </w:rPr>
      </w:pPr>
      <w:proofErr w:type="spellStart"/>
      <w:r>
        <w:t>Zotero</w:t>
      </w:r>
      <w:proofErr w:type="spellEnd"/>
      <w:r>
        <w:t xml:space="preserve">, online unter: </w:t>
      </w:r>
      <w:hyperlink r:id="rId13"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7.2020).</w:t>
      </w:r>
    </w:p>
    <w:p w14:paraId="7A86B539" w14:textId="5EFEA85A" w:rsidR="00991F47" w:rsidRPr="00D02012" w:rsidRDefault="00991F47" w:rsidP="00991F47">
      <w:pPr>
        <w:spacing w:line="360" w:lineRule="auto"/>
        <w:rPr>
          <w:rFonts w:cstheme="minorHAnsi"/>
        </w:rPr>
      </w:pPr>
    </w:p>
    <w:p w14:paraId="29D81678" w14:textId="78E7C796" w:rsidR="00072EFB" w:rsidRPr="00D02012" w:rsidRDefault="00072EFB" w:rsidP="00991F47">
      <w:pPr>
        <w:spacing w:line="360" w:lineRule="auto"/>
        <w:rPr>
          <w:rFonts w:cstheme="minorHAnsi"/>
        </w:rPr>
      </w:pPr>
    </w:p>
    <w:p w14:paraId="242892D9" w14:textId="11171709" w:rsidR="00A660B2" w:rsidRPr="00D02012" w:rsidRDefault="00A660B2" w:rsidP="00D02012">
      <w:pPr>
        <w:spacing w:line="360" w:lineRule="auto"/>
        <w:jc w:val="both"/>
        <w:rPr>
          <w:rFonts w:cstheme="minorHAnsi"/>
        </w:rPr>
      </w:pPr>
      <w:r w:rsidRPr="00D02012">
        <w:rPr>
          <w:rFonts w:cstheme="minorHAnsi"/>
        </w:rPr>
        <w:t xml:space="preserve">Alle Texte sind auf </w:t>
      </w:r>
      <w:proofErr w:type="spellStart"/>
      <w:r w:rsidRPr="00D02012">
        <w:rPr>
          <w:rFonts w:cstheme="minorHAnsi"/>
        </w:rPr>
        <w:t>Github</w:t>
      </w:r>
      <w:proofErr w:type="spellEnd"/>
      <w:r w:rsidRPr="00D02012">
        <w:rPr>
          <w:rFonts w:cstheme="minorHAnsi"/>
        </w:rPr>
        <w:t xml:space="preserve"> verfügbar:</w:t>
      </w:r>
    </w:p>
    <w:p w14:paraId="08FCB9FD" w14:textId="77777777" w:rsidR="00991F47" w:rsidRDefault="00397152" w:rsidP="00991F47">
      <w:pPr>
        <w:spacing w:line="360" w:lineRule="auto"/>
      </w:pPr>
      <w:hyperlink r:id="rId14"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D02012">
      <w:pPr>
        <w:spacing w:line="360" w:lineRule="auto"/>
        <w:jc w:val="both"/>
        <w:rPr>
          <w:rStyle w:val="Hyperlink"/>
          <w:rFonts w:cstheme="minorHAnsi"/>
        </w:rPr>
      </w:pPr>
    </w:p>
    <w:p w14:paraId="490E7CC6" w14:textId="7CC43F7E" w:rsidR="00284808" w:rsidRPr="00D02012" w:rsidRDefault="00284808" w:rsidP="00D02012">
      <w:pPr>
        <w:spacing w:line="360" w:lineRule="auto"/>
        <w:jc w:val="both"/>
        <w:rPr>
          <w:rStyle w:val="Hyperlink"/>
          <w:rFonts w:cstheme="minorHAnsi"/>
          <w:color w:val="auto"/>
          <w:u w:val="none"/>
        </w:rPr>
      </w:pPr>
    </w:p>
    <w:p w14:paraId="058B7504" w14:textId="78A8861C" w:rsidR="00284808" w:rsidRPr="00D02012" w:rsidRDefault="00284808" w:rsidP="00D02012">
      <w:pPr>
        <w:spacing w:line="360" w:lineRule="auto"/>
        <w:jc w:val="both"/>
        <w:rPr>
          <w:rStyle w:val="Hyperlink"/>
          <w:rFonts w:cstheme="minorHAnsi"/>
          <w:color w:val="auto"/>
          <w:u w:val="none"/>
        </w:rPr>
      </w:pP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Auf </w:t>
      </w: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haben wir eine Bibliothek angelegt, um die Quellenverweise dynamisch verwalten zu können:</w:t>
      </w:r>
    </w:p>
    <w:p w14:paraId="742DCF10" w14:textId="02ABEC10" w:rsidR="00284808" w:rsidRPr="00D02012" w:rsidRDefault="00397152" w:rsidP="00D02012">
      <w:pPr>
        <w:spacing w:line="360" w:lineRule="auto"/>
        <w:jc w:val="both"/>
        <w:rPr>
          <w:rFonts w:cstheme="minorHAnsi"/>
        </w:rPr>
      </w:pPr>
      <w:hyperlink r:id="rId15"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D02012">
      <w:pPr>
        <w:spacing w:line="360" w:lineRule="auto"/>
        <w:jc w:val="both"/>
        <w:rPr>
          <w:rFonts w:cstheme="minorHAnsi"/>
        </w:rPr>
      </w:pPr>
    </w:p>
    <w:p w14:paraId="735B938A" w14:textId="671CE145" w:rsidR="00A660B2" w:rsidRPr="00D02012" w:rsidRDefault="000A7A39" w:rsidP="00D02012">
      <w:pPr>
        <w:spacing w:line="360" w:lineRule="auto"/>
        <w:jc w:val="both"/>
        <w:rPr>
          <w:rFonts w:cstheme="minorHAnsi"/>
          <w:b/>
          <w:bCs/>
        </w:rPr>
      </w:pPr>
      <w:proofErr w:type="spellStart"/>
      <w:r w:rsidRPr="00D02012">
        <w:rPr>
          <w:rFonts w:cstheme="minorHAnsi"/>
          <w:b/>
          <w:bCs/>
        </w:rPr>
        <w:t>Argdown</w:t>
      </w:r>
      <w:proofErr w:type="spellEnd"/>
      <w:r w:rsidRPr="00D02012">
        <w:rPr>
          <w:rFonts w:cstheme="minorHAnsi"/>
          <w:b/>
          <w:bCs/>
        </w:rPr>
        <w:t>-Karte</w:t>
      </w:r>
      <w:r w:rsidR="001D39D9" w:rsidRPr="00D02012">
        <w:rPr>
          <w:rFonts w:cstheme="minorHAnsi"/>
          <w:b/>
          <w:bCs/>
        </w:rPr>
        <w:t>:</w:t>
      </w:r>
    </w:p>
    <w:p w14:paraId="5C9D2EB4" w14:textId="16FFADB2" w:rsidR="000A7A39" w:rsidRPr="00D02012" w:rsidRDefault="000A7A39" w:rsidP="00D02012">
      <w:pPr>
        <w:spacing w:line="360" w:lineRule="auto"/>
        <w:jc w:val="both"/>
        <w:rPr>
          <w:rFonts w:cstheme="minorHAnsi"/>
        </w:rPr>
      </w:pPr>
      <w:r w:rsidRPr="00D02012">
        <w:rPr>
          <w:rFonts w:cstheme="minorHAnsi"/>
        </w:rPr>
        <w:lastRenderedPageBreak/>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5940826B" w:rsidR="00026277" w:rsidRPr="00D02012" w:rsidRDefault="00026277" w:rsidP="00D02012">
      <w:pPr>
        <w:spacing w:line="360" w:lineRule="auto"/>
        <w:jc w:val="both"/>
        <w:rPr>
          <w:rFonts w:cstheme="minorHAnsi"/>
        </w:rPr>
      </w:pPr>
      <w:r w:rsidRPr="00D02012">
        <w:rPr>
          <w:rFonts w:cstheme="minorHAnsi"/>
        </w:rPr>
        <w:t xml:space="preserve">Als HTML: </w:t>
      </w:r>
      <w:hyperlink r:id="rId16" w:history="1">
        <w:r w:rsidRPr="00D02012">
          <w:rPr>
            <w:rStyle w:val="Hyperlink"/>
            <w:rFonts w:cstheme="minorHAnsi"/>
          </w:rPr>
          <w:t>https://flicksolutions.github.io/musk/output/research-priorities.html</w:t>
        </w:r>
      </w:hyperlink>
    </w:p>
    <w:p w14:paraId="4CA24D00" w14:textId="1B1B7E7A" w:rsidR="00026277" w:rsidRPr="00D02012" w:rsidRDefault="00EE611A" w:rsidP="00D02012">
      <w:pPr>
        <w:spacing w:line="360" w:lineRule="auto"/>
        <w:jc w:val="both"/>
        <w:rPr>
          <w:rFonts w:cstheme="minorHAnsi"/>
        </w:rPr>
      </w:pPr>
      <w:r w:rsidRPr="00D02012">
        <w:rPr>
          <w:rFonts w:cstheme="minorHAnsi"/>
        </w:rPr>
        <w:t xml:space="preserve">Einzelne </w:t>
      </w:r>
      <w:proofErr w:type="spellStart"/>
      <w:r w:rsidRPr="00D02012">
        <w:rPr>
          <w:rFonts w:cstheme="minorHAnsi"/>
        </w:rPr>
        <w:t>Argdown</w:t>
      </w:r>
      <w:proofErr w:type="spellEnd"/>
      <w:r w:rsidRPr="00D02012">
        <w:rPr>
          <w:rFonts w:cstheme="minorHAnsi"/>
        </w:rPr>
        <w:t>-Dateien:</w:t>
      </w:r>
    </w:p>
    <w:p w14:paraId="649455FE" w14:textId="65C63F84" w:rsidR="00A67563" w:rsidRPr="00D02012" w:rsidRDefault="00397152" w:rsidP="00D02012">
      <w:pPr>
        <w:spacing w:line="360" w:lineRule="auto"/>
        <w:jc w:val="both"/>
        <w:rPr>
          <w:rStyle w:val="Hyperlink"/>
          <w:rFonts w:cstheme="minorHAnsi"/>
        </w:rPr>
      </w:pPr>
      <w:hyperlink r:id="rId17" w:history="1">
        <w:r w:rsidR="000B6384" w:rsidRPr="00D02012">
          <w:rPr>
            <w:rStyle w:val="Hyperlink"/>
            <w:rFonts w:cstheme="minorHAnsi"/>
          </w:rPr>
          <w:t>https://github.com/flicksolutions/musk/blob/master/argdown/_research-priorities.argdown</w:t>
        </w:r>
      </w:hyperlink>
    </w:p>
    <w:p w14:paraId="017F8C4A" w14:textId="05BF8D81" w:rsidR="00026277" w:rsidRPr="00D02012" w:rsidRDefault="00397152" w:rsidP="00D02012">
      <w:pPr>
        <w:spacing w:line="360" w:lineRule="auto"/>
        <w:jc w:val="both"/>
        <w:rPr>
          <w:rFonts w:cstheme="minorHAnsi"/>
        </w:rPr>
      </w:pPr>
      <w:hyperlink r:id="rId18" w:history="1">
        <w:r w:rsidR="00026277" w:rsidRPr="00D02012">
          <w:rPr>
            <w:rStyle w:val="Hyperlink"/>
            <w:rFonts w:cstheme="minorHAnsi"/>
          </w:rPr>
          <w:t>https://github.com/flicksolutions/musk/blob/master/argdown/_argumente_claude_200510.ad</w:t>
        </w:r>
      </w:hyperlink>
    </w:p>
    <w:p w14:paraId="30ABD619" w14:textId="64729155" w:rsidR="000B6384" w:rsidRPr="00D02012" w:rsidRDefault="00397152" w:rsidP="00D02012">
      <w:pPr>
        <w:spacing w:line="360" w:lineRule="auto"/>
        <w:jc w:val="both"/>
        <w:rPr>
          <w:rFonts w:cstheme="minorHAnsi"/>
        </w:rPr>
      </w:pPr>
      <w:hyperlink r:id="rId19" w:history="1">
        <w:r w:rsidR="00026277" w:rsidRPr="00D02012">
          <w:rPr>
            <w:rStyle w:val="Hyperlink"/>
            <w:rFonts w:cstheme="minorHAnsi"/>
          </w:rPr>
          <w:t>https://github.com/flicksolutions/musk/blob/master/argdown/research-priorities_hirarchy.argdown</w:t>
        </w:r>
      </w:hyperlink>
    </w:p>
    <w:p w14:paraId="36829C59" w14:textId="77777777" w:rsidR="00A67563" w:rsidRPr="00D02012" w:rsidRDefault="000A7A39" w:rsidP="00D02012">
      <w:pPr>
        <w:spacing w:line="360" w:lineRule="auto"/>
        <w:jc w:val="both"/>
        <w:rPr>
          <w:rFonts w:cstheme="minorHAnsi"/>
        </w:rPr>
      </w:pPr>
      <w:r w:rsidRPr="00D02012">
        <w:rPr>
          <w:rFonts w:cstheme="minorHAnsi"/>
        </w:rPr>
        <w:t>Ein PDF der Argumentationskarte</w:t>
      </w:r>
      <w:r w:rsidR="003A661E" w:rsidRPr="00D02012">
        <w:rPr>
          <w:rFonts w:cstheme="minorHAnsi"/>
        </w:rPr>
        <w:t xml:space="preserve"> </w:t>
      </w:r>
      <w:r w:rsidRPr="00D02012">
        <w:rPr>
          <w:rFonts w:cstheme="minorHAnsi"/>
        </w:rPr>
        <w:t xml:space="preserve">ist auf </w:t>
      </w:r>
      <w:proofErr w:type="spellStart"/>
      <w:r w:rsidRPr="00D02012">
        <w:rPr>
          <w:rFonts w:cstheme="minorHAnsi"/>
        </w:rPr>
        <w:t>Github</w:t>
      </w:r>
      <w:proofErr w:type="spellEnd"/>
      <w:r w:rsidRPr="00D02012">
        <w:rPr>
          <w:rFonts w:cstheme="minorHAnsi"/>
        </w:rPr>
        <w:t xml:space="preserve"> verfügbar</w:t>
      </w:r>
      <w:r w:rsidR="00A67563" w:rsidRPr="00D02012">
        <w:rPr>
          <w:rFonts w:cstheme="minorHAnsi"/>
        </w:rPr>
        <w:t>:</w:t>
      </w:r>
    </w:p>
    <w:p w14:paraId="05B6F5CC" w14:textId="08C68827" w:rsidR="00C91C79" w:rsidRPr="00D02012" w:rsidRDefault="00397152" w:rsidP="00D02012">
      <w:pPr>
        <w:spacing w:line="360" w:lineRule="auto"/>
        <w:jc w:val="both"/>
        <w:rPr>
          <w:rFonts w:cstheme="minorHAnsi"/>
        </w:rPr>
      </w:pPr>
      <w:hyperlink r:id="rId20" w:history="1">
        <w:r w:rsidR="00284808" w:rsidRPr="00D02012">
          <w:rPr>
            <w:rStyle w:val="Hyperlink"/>
            <w:rFonts w:cstheme="minorHAnsi"/>
          </w:rPr>
          <w:t>https://github.com/flicksolutions/musk/blob/master/output/research-priorities.pdf</w:t>
        </w:r>
      </w:hyperlink>
    </w:p>
    <w:p w14:paraId="48357085" w14:textId="31577D8D" w:rsidR="00A660B2" w:rsidRPr="006D180D" w:rsidRDefault="00A660B2" w:rsidP="006D180D">
      <w:pPr>
        <w:spacing w:line="360" w:lineRule="auto"/>
        <w:jc w:val="both"/>
        <w:rPr>
          <w:rFonts w:cstheme="minorHAnsi"/>
        </w:rPr>
      </w:pPr>
    </w:p>
    <w:sectPr w:rsidR="00A660B2" w:rsidRPr="006D180D">
      <w:headerReference w:type="default" r:id="rId21"/>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lick, Sebastian (WBKOLLEG)" w:date="2020-08-11T22:02:00Z" w:initials="FS(">
    <w:p w14:paraId="6997E5A5" w14:textId="53E7EDDF" w:rsidR="004F1A06" w:rsidRDefault="004F1A06">
      <w:pPr>
        <w:pStyle w:val="Kommentartext"/>
      </w:pPr>
      <w:r>
        <w:rPr>
          <w:rStyle w:val="Kommentarzeichen"/>
        </w:rPr>
        <w:annotationRef/>
      </w:r>
      <w:r>
        <w:t>Ist dieser Punkt nicht schon im ersten Punkt enthalten?</w:t>
      </w:r>
    </w:p>
  </w:comment>
  <w:comment w:id="1" w:author="Flick, Sebastian (WBKOLLEG)" w:date="2020-08-11T22:38:00Z" w:initials="FS(">
    <w:p w14:paraId="70836D06" w14:textId="77777777" w:rsidR="00325F8A" w:rsidRDefault="00325F8A">
      <w:pPr>
        <w:pStyle w:val="Kommentartext"/>
      </w:pPr>
      <w:r>
        <w:rPr>
          <w:rStyle w:val="Kommentarzeichen"/>
        </w:rPr>
        <w:annotationRef/>
      </w:r>
      <w:r>
        <w:t>Dieser Satz ist extrem heikel. Es geht ja bei der Argumentanalyse genau darum, die einzelnen Argumente zu verknüpfen.</w:t>
      </w:r>
      <w:r>
        <w:br/>
        <w:t>Ich würde eher schreiben «weil wir möglichst exakt arbeiten und möglichst nah am Wortlaut bleiben wollten, gab es einige Argumentreihen die für sich stehen.»</w:t>
      </w:r>
    </w:p>
    <w:p w14:paraId="055983AC" w14:textId="11D6979F" w:rsidR="00325F8A" w:rsidRDefault="00325F8A">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7E5A5" w15:done="0"/>
  <w15:commentEx w15:paraId="055983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7E5A5" w16cid:durableId="22DD93F8"/>
  <w16cid:commentId w16cid:paraId="055983AC" w16cid:durableId="22DD9C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21A24" w14:textId="77777777" w:rsidR="00397152" w:rsidRDefault="00397152" w:rsidP="009D3E29">
      <w:pPr>
        <w:spacing w:after="0" w:line="240" w:lineRule="auto"/>
      </w:pPr>
      <w:r>
        <w:separator/>
      </w:r>
    </w:p>
  </w:endnote>
  <w:endnote w:type="continuationSeparator" w:id="0">
    <w:p w14:paraId="19F18E5E" w14:textId="77777777" w:rsidR="00397152" w:rsidRDefault="00397152" w:rsidP="009D3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A87CC" w14:textId="77777777" w:rsidR="00397152" w:rsidRDefault="00397152" w:rsidP="009D3E29">
      <w:pPr>
        <w:spacing w:after="0" w:line="240" w:lineRule="auto"/>
      </w:pPr>
      <w:r>
        <w:separator/>
      </w:r>
    </w:p>
  </w:footnote>
  <w:footnote w:type="continuationSeparator" w:id="0">
    <w:p w14:paraId="54A57624" w14:textId="77777777" w:rsidR="00397152" w:rsidRDefault="00397152" w:rsidP="009D3E29">
      <w:pPr>
        <w:spacing w:after="0" w:line="240" w:lineRule="auto"/>
      </w:pPr>
      <w:r>
        <w:continuationSeparator/>
      </w:r>
    </w:p>
  </w:footnote>
  <w:footnote w:id="1">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2">
    <w:p w14:paraId="71777CF6" w14:textId="0B642410"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gang</w:t>
      </w:r>
      <w:proofErr w:type="spellEnd"/>
      <w:r w:rsidR="00D97CE7" w:rsidRPr="004F1A06">
        <w:rPr>
          <w:lang w:val="en-US"/>
        </w:rPr>
        <w:t>: 10.07.2020).</w:t>
      </w:r>
    </w:p>
  </w:footnote>
  <w:footnote w:id="3">
    <w:p w14:paraId="66789FD7" w14:textId="4BC6241C" w:rsidR="00674099" w:rsidRPr="004F1A06" w:rsidRDefault="00674099">
      <w:pPr>
        <w:pStyle w:val="Funotentext"/>
      </w:pPr>
      <w:r>
        <w:rPr>
          <w:rStyle w:val="Funotenzeichen"/>
        </w:rPr>
        <w:footnoteRef/>
      </w:r>
      <w:r>
        <w:t xml:space="preserve"> </w:t>
      </w:r>
    </w:p>
  </w:footnote>
  <w:footnote w:id="4">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5">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6">
    <w:p w14:paraId="2614CA8A" w14:textId="64D09349" w:rsidR="00E82CD2" w:rsidRPr="004F1A06" w:rsidRDefault="00E82CD2">
      <w:pPr>
        <w:pStyle w:val="Funotentext"/>
      </w:pPr>
      <w:r>
        <w:rPr>
          <w:rStyle w:val="Funotenzeichen"/>
        </w:rPr>
        <w:footnoteRef/>
      </w:r>
      <w:r>
        <w:t xml:space="preserve"> </w:t>
      </w:r>
    </w:p>
  </w:footnote>
  <w:footnote w:id="7">
    <w:p w14:paraId="70B9506C" w14:textId="47CF0510" w:rsidR="00E82CD2" w:rsidRPr="004F1A06" w:rsidRDefault="00E82CD2">
      <w:pPr>
        <w:pStyle w:val="Funotentext"/>
      </w:pPr>
      <w:r>
        <w:rPr>
          <w:rStyle w:val="Funotenzeichen"/>
        </w:rPr>
        <w:footnoteRef/>
      </w:r>
      <w:r>
        <w:t xml:space="preserve"> </w:t>
      </w:r>
    </w:p>
  </w:footnote>
  <w:footnote w:id="8">
    <w:p w14:paraId="45CC92E2" w14:textId="07160DF6"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7.2020).</w:t>
      </w:r>
    </w:p>
  </w:footnote>
  <w:footnote w:id="9">
    <w:p w14:paraId="7E8847A0" w14:textId="7FCD4002"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online unter: https://www.zotero.org/groups/2463181/musk_argumentationsanalyse/collections/2VWWS9ZF (Zugriff: 10.07.2020).</w:t>
      </w:r>
    </w:p>
  </w:footnote>
  <w:footnote w:id="10">
    <w:p w14:paraId="2DE79F8E" w14:textId="335A5EC3" w:rsidR="00E82CD2" w:rsidRPr="00E82CD2" w:rsidRDefault="00E82CD2">
      <w:pPr>
        <w:pStyle w:val="Funotentext"/>
        <w:rPr>
          <w:lang w:val="en-GB"/>
        </w:rPr>
      </w:pPr>
      <w:r>
        <w:rPr>
          <w:rStyle w:val="Funotenzeichen"/>
        </w:rPr>
        <w:footnoteRef/>
      </w:r>
      <w:r>
        <w:t xml:space="preserve"> </w:t>
      </w:r>
    </w:p>
  </w:footnote>
  <w:footnote w:id="11">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EE4D" w14:textId="35AC5C8B"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D60D5">
      <w:rPr>
        <w:rFonts w:cs="Arial"/>
      </w:rPr>
      <w:t>5</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 xml:space="preserve">Claude </w:t>
    </w:r>
    <w:proofErr w:type="spellStart"/>
    <w:r w:rsidRPr="003E1835">
      <w:rPr>
        <w:rFonts w:cs="Arial"/>
        <w:lang w:val="en-GB"/>
      </w:rPr>
      <w:t>Aebersold</w:t>
    </w:r>
    <w:proofErr w:type="spellEnd"/>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ick, Sebastian (WBKOLLEG)">
    <w15:presenceInfo w15:providerId="AD" w15:userId="S::sf19z976@campus.unibe.ch::a7b7d30d-b883-4a7f-bf4d-725fffd96e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A7A39"/>
    <w:rsid w:val="000B6384"/>
    <w:rsid w:val="000C2BB4"/>
    <w:rsid w:val="00100F5B"/>
    <w:rsid w:val="00115BAB"/>
    <w:rsid w:val="001623C6"/>
    <w:rsid w:val="001832AE"/>
    <w:rsid w:val="001B7DA2"/>
    <w:rsid w:val="001C29FA"/>
    <w:rsid w:val="001D39D9"/>
    <w:rsid w:val="00216F21"/>
    <w:rsid w:val="00252BBB"/>
    <w:rsid w:val="002675A6"/>
    <w:rsid w:val="00284808"/>
    <w:rsid w:val="002A09ED"/>
    <w:rsid w:val="003060AE"/>
    <w:rsid w:val="003163B1"/>
    <w:rsid w:val="00324CB0"/>
    <w:rsid w:val="00325F8A"/>
    <w:rsid w:val="00333D0F"/>
    <w:rsid w:val="00337525"/>
    <w:rsid w:val="003405C2"/>
    <w:rsid w:val="003629AA"/>
    <w:rsid w:val="00376314"/>
    <w:rsid w:val="0037658F"/>
    <w:rsid w:val="00397152"/>
    <w:rsid w:val="00397363"/>
    <w:rsid w:val="003978D7"/>
    <w:rsid w:val="003A661E"/>
    <w:rsid w:val="003A6FF8"/>
    <w:rsid w:val="003A7FD7"/>
    <w:rsid w:val="003C1CED"/>
    <w:rsid w:val="003C507E"/>
    <w:rsid w:val="003E1835"/>
    <w:rsid w:val="003E1EC8"/>
    <w:rsid w:val="00421100"/>
    <w:rsid w:val="00427284"/>
    <w:rsid w:val="0045373B"/>
    <w:rsid w:val="004700C5"/>
    <w:rsid w:val="00476712"/>
    <w:rsid w:val="00497BD0"/>
    <w:rsid w:val="004A7F68"/>
    <w:rsid w:val="004C3C43"/>
    <w:rsid w:val="004E05B9"/>
    <w:rsid w:val="004F1A06"/>
    <w:rsid w:val="00554DC8"/>
    <w:rsid w:val="0057364C"/>
    <w:rsid w:val="005933CC"/>
    <w:rsid w:val="005A0507"/>
    <w:rsid w:val="005A6B4C"/>
    <w:rsid w:val="005C3C80"/>
    <w:rsid w:val="005C7314"/>
    <w:rsid w:val="005E3593"/>
    <w:rsid w:val="005E5AA0"/>
    <w:rsid w:val="005F2516"/>
    <w:rsid w:val="00654607"/>
    <w:rsid w:val="00674099"/>
    <w:rsid w:val="006D180D"/>
    <w:rsid w:val="006D7A80"/>
    <w:rsid w:val="006F0864"/>
    <w:rsid w:val="006F7AC0"/>
    <w:rsid w:val="00720C4F"/>
    <w:rsid w:val="00752A21"/>
    <w:rsid w:val="007576A1"/>
    <w:rsid w:val="00780C19"/>
    <w:rsid w:val="00783C70"/>
    <w:rsid w:val="00796CEB"/>
    <w:rsid w:val="007C190F"/>
    <w:rsid w:val="007D7504"/>
    <w:rsid w:val="007E4081"/>
    <w:rsid w:val="008168A9"/>
    <w:rsid w:val="00850F0C"/>
    <w:rsid w:val="00887789"/>
    <w:rsid w:val="008957F5"/>
    <w:rsid w:val="00895CD7"/>
    <w:rsid w:val="008A1149"/>
    <w:rsid w:val="008B09ED"/>
    <w:rsid w:val="008C24EF"/>
    <w:rsid w:val="008C38FC"/>
    <w:rsid w:val="008F431F"/>
    <w:rsid w:val="00915529"/>
    <w:rsid w:val="00930336"/>
    <w:rsid w:val="00991F47"/>
    <w:rsid w:val="009937F5"/>
    <w:rsid w:val="009D3E29"/>
    <w:rsid w:val="00A3578D"/>
    <w:rsid w:val="00A658E5"/>
    <w:rsid w:val="00A660B2"/>
    <w:rsid w:val="00A67563"/>
    <w:rsid w:val="00A94DB6"/>
    <w:rsid w:val="00A965F0"/>
    <w:rsid w:val="00AB29B2"/>
    <w:rsid w:val="00AB3376"/>
    <w:rsid w:val="00AC47DA"/>
    <w:rsid w:val="00AF231F"/>
    <w:rsid w:val="00B106C2"/>
    <w:rsid w:val="00B55BF5"/>
    <w:rsid w:val="00B678A8"/>
    <w:rsid w:val="00B9299E"/>
    <w:rsid w:val="00BB39F6"/>
    <w:rsid w:val="00BB61C6"/>
    <w:rsid w:val="00C14525"/>
    <w:rsid w:val="00C82F30"/>
    <w:rsid w:val="00C91C79"/>
    <w:rsid w:val="00C91F32"/>
    <w:rsid w:val="00C950A7"/>
    <w:rsid w:val="00C9688D"/>
    <w:rsid w:val="00CC0C3B"/>
    <w:rsid w:val="00CC7F7F"/>
    <w:rsid w:val="00D01F5A"/>
    <w:rsid w:val="00D02012"/>
    <w:rsid w:val="00D579B5"/>
    <w:rsid w:val="00D93233"/>
    <w:rsid w:val="00D97CE7"/>
    <w:rsid w:val="00DB38F1"/>
    <w:rsid w:val="00DE58F4"/>
    <w:rsid w:val="00DF7EFF"/>
    <w:rsid w:val="00E133FC"/>
    <w:rsid w:val="00E6420F"/>
    <w:rsid w:val="00E82CD2"/>
    <w:rsid w:val="00E90089"/>
    <w:rsid w:val="00EA7602"/>
    <w:rsid w:val="00EE611A"/>
    <w:rsid w:val="00EF123B"/>
    <w:rsid w:val="00EF1CB0"/>
    <w:rsid w:val="00F00127"/>
    <w:rsid w:val="00F151BD"/>
    <w:rsid w:val="00F34BFB"/>
    <w:rsid w:val="00F5113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roups/2463181/musk_argumentationsanalyse/collections/2VWWS9ZF" TargetMode="External"/><Relationship Id="rId18" Type="http://schemas.openxmlformats.org/officeDocument/2006/relationships/hyperlink" Target="https://github.com/flicksolutions/musk/blob/master/argdown/_argumente_claude_200510.ad"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flicksolutions/musk" TargetMode="External"/><Relationship Id="rId17" Type="http://schemas.openxmlformats.org/officeDocument/2006/relationships/hyperlink" Target="https://github.com/flicksolutions/musk/blob/master/argdown/_research-priorities.argdow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flicksolutions.github.io/musk/output/research-priorities.html" TargetMode="External"/><Relationship Id="rId20" Type="http://schemas.openxmlformats.org/officeDocument/2006/relationships/hyperlink" Target="https://github.com/flicksolutions/musk/blob/master/output/research-prioriti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utureoflife.org/"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zotero.org/groups/2463181/musk_argumentationsanalyse/collections/2VWWS9ZF"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flicksolutions/musk/blob/master/argdown/research-priorities_hirarchy.argdow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flicksolutions/musk/tree/master/quellen"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8F94F-28A6-4AB2-8C2A-2444595D2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37</Words>
  <Characters>17880</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WBKOLLEG)</cp:lastModifiedBy>
  <cp:revision>33</cp:revision>
  <dcterms:created xsi:type="dcterms:W3CDTF">2020-07-11T16:43:00Z</dcterms:created>
  <dcterms:modified xsi:type="dcterms:W3CDTF">2020-08-1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HxRFoAS"/&gt;&lt;style id="http://www.isw.unibe.ch/" hasBibliography="1" bibliographyStyleHasBeenSet="0"/&gt;&lt;prefs&gt;&lt;pref name="fieldType" value="Field"/&gt;&lt;/prefs&gt;&lt;/data&gt;</vt:lpwstr>
  </property>
</Properties>
</file>